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27221A">
        <w:rPr>
          <w:highlight w:val="green"/>
        </w:rPr>
        <w:t>Ackerly,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F16970D"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w:t>
      </w:r>
      <w:r w:rsidRPr="00FB4658">
        <w:rPr>
          <w:highlight w:val="red"/>
        </w:rPr>
        <w:t>5</w:t>
      </w:r>
      <w:r>
        <w:t xml:space="preserve">a,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B0A7FA6" w:rsidR="002C32D6" w:rsidRDefault="002C32D6" w:rsidP="002C32D6">
      <w:pPr>
        <w:pStyle w:val="BodyText"/>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68B59470" w:rsidR="00AD4DCC" w:rsidRDefault="00AD1230" w:rsidP="008A4E97">
      <w:pPr>
        <w:pStyle w:val="FirstParagraph"/>
      </w:pPr>
      <w:r>
        <w:t xml:space="preserve">With a few exceptions (MAP, NDVI and CEC at the DS-scale; Figure </w:t>
      </w:r>
      <w:r w:rsidRPr="00FB4658">
        <w:rPr>
          <w:highlight w:val="red"/>
        </w:rPr>
        <w:t>1</w:t>
      </w:r>
      <w:r>
        <w:t xml:space="preserve">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w:t>
      </w:r>
      <w:r w:rsidR="0060601F" w:rsidRPr="00FB4658">
        <w:rPr>
          <w:highlight w:val="red"/>
        </w:rPr>
        <w:t>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rsidRPr="00FB4658">
        <w:rPr>
          <w:highlight w:val="red"/>
        </w:rPr>
        <w:t>1</w:t>
      </w:r>
      <w:r w:rsidR="00EC0576">
        <w:t>j</w:t>
      </w:r>
      <w:r w:rsidR="00FB4658">
        <w:t xml:space="preserve">, </w:t>
      </w:r>
      <w:r w:rsidR="00AF1477" w:rsidRPr="00FB4658">
        <w:rPr>
          <w:highlight w:val="red"/>
        </w:rPr>
        <w:t>5</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 xml:space="preserve">Figure </w:t>
      </w:r>
      <w:r w:rsidR="00E67A7C" w:rsidRPr="00654462">
        <w:rPr>
          <w:highlight w:val="red"/>
          <w:lang w:val="en-ZA"/>
        </w:rPr>
        <w:t>1</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 xml:space="preserve">Figure </w:t>
      </w:r>
      <w:r w:rsidR="00E67A7C" w:rsidRPr="00654462">
        <w:rPr>
          <w:highlight w:val="red"/>
          <w:lang w:val="en-ZA"/>
        </w:rPr>
        <w:t>1</w:t>
      </w:r>
      <w:r w:rsidR="00E67A7C" w:rsidRPr="009A6ABA">
        <w:rPr>
          <w:lang w:val="en-ZA"/>
        </w:rPr>
        <w:t>f</w:t>
      </w:r>
      <w:r w:rsidR="00E67A7C" w:rsidRPr="009A6ABA">
        <w:t>–</w:t>
      </w:r>
      <w:r w:rsidR="000962CB">
        <w:t>i</w:t>
      </w:r>
      <w:r w:rsidR="00E67A7C" w:rsidRPr="009A6ABA">
        <w:t>)</w:t>
      </w:r>
      <w:r w:rsidR="00F3440B">
        <w:rPr>
          <w:lang w:val="en-ZA"/>
        </w:rPr>
        <w:t>.</w:t>
      </w:r>
    </w:p>
    <w:p w14:paraId="5FF97D42" w14:textId="3AC12E08"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w:t>
      </w:r>
      <w:r w:rsidR="00346C28" w:rsidRPr="00EE33AA">
        <w:rPr>
          <w:highlight w:val="red"/>
        </w:rPr>
        <w:t>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xml:space="preserve">, and NDVI and clay (Figure </w:t>
      </w:r>
      <w:r w:rsidR="00BF546E" w:rsidRPr="00EE33AA">
        <w:rPr>
          <w:highlight w:val="red"/>
        </w:rPr>
        <w:t>1</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w:t>
      </w:r>
      <w:r w:rsidR="00633C2F" w:rsidRPr="00922120">
        <w:rPr>
          <w:highlight w:val="red"/>
        </w:rPr>
        <w:t>1</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41DB5F0B"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Figure </w:t>
      </w:r>
      <w:r w:rsidR="00983D13" w:rsidRPr="00AF63C1">
        <w:rPr>
          <w:rFonts w:eastAsiaTheme="minorEastAsia"/>
          <w:highlight w:val="red"/>
        </w:rPr>
        <w:t>3</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Figure </w:t>
      </w:r>
      <w:r w:rsidR="00CE206A" w:rsidRPr="00496FAE">
        <w:rPr>
          <w:rFonts w:eastAsiaTheme="minorEastAsia" w:cstheme="majorBidi"/>
          <w:highlight w:val="red"/>
        </w:rPr>
        <w:t>3</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43F9E47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 xml:space="preserve">ure </w:t>
      </w:r>
      <w:r w:rsidR="00CA688A" w:rsidRPr="000B6F4D">
        <w:rPr>
          <w:highlight w:val="red"/>
        </w:rPr>
        <w:t>4</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w:t>
      </w:r>
      <w:r w:rsidR="006F4CB8" w:rsidRPr="000E0E58">
        <w:rPr>
          <w:highlight w:val="red"/>
        </w:rPr>
        <w:t>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 xml:space="preserve">r than those associated with the optimal ANCOVA models based on PC1 (Figure </w:t>
      </w:r>
      <w:r w:rsidR="006F4CB8" w:rsidRPr="000E0E58">
        <w:rPr>
          <w:highlight w:val="red"/>
        </w:rPr>
        <w:t>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146B94B9"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1B4B9F" w:rsidRPr="005D74C8">
        <w:t xml:space="preserve">Figure </w:t>
      </w:r>
      <w:r w:rsidR="001B4B9F" w:rsidRPr="00E42B45">
        <w:rPr>
          <w:highlight w:val="red"/>
        </w:rPr>
        <w:t>5</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7A7C1E" w:rsidRPr="00DD5CB7">
        <w:rPr>
          <w:highlight w:val="green"/>
        </w:rPr>
        <w:t>Allouche et al.</w:t>
      </w:r>
      <w:r w:rsidR="00DD5CB7">
        <w:rPr>
          <w:highlight w:val="green"/>
        </w:rPr>
        <w:t>,</w:t>
      </w:r>
      <w:r w:rsidR="007A7C1E" w:rsidRPr="00DD5CB7">
        <w:rPr>
          <w:highlight w:val="green"/>
        </w:rPr>
        <w:t xml:space="preserve"> 2012</w:t>
      </w:r>
      <w:r w:rsidR="007A7C1E">
        <w:t xml:space="preserve">; </w:t>
      </w:r>
      <w:r w:rsidR="007A7C1E" w:rsidRPr="00DD5CB7">
        <w:rPr>
          <w:highlight w:val="green"/>
        </w:rPr>
        <w:t>Carnicer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Sugden</w:t>
      </w:r>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r w:rsidR="006A1997" w:rsidRPr="00EB0CE5">
        <w:rPr>
          <w:highlight w:val="green"/>
        </w:rPr>
        <w:t>Verboom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r w:rsidR="00D51B17" w:rsidRPr="009501F7">
        <w:rPr>
          <w:highlight w:val="green"/>
        </w:rPr>
        <w:t xml:space="preserve">Froend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bookmarkStart w:id="7" w:name="_GoBack"/>
      <w:bookmarkEnd w:id="7"/>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0766810"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Figure </w:t>
      </w:r>
      <w:r w:rsidR="0069122B" w:rsidRPr="003055F8">
        <w:rPr>
          <w:highlight w:val="red"/>
        </w:rPr>
        <w:t>3</w:t>
      </w:r>
      <w:r w:rsidR="0069122B">
        <w:t xml:space="preserve">) and the multivariate regressions (Figure </w:t>
      </w:r>
      <w:r w:rsidR="0069122B" w:rsidRPr="003055F8">
        <w:rPr>
          <w:highlight w:val="red"/>
        </w:rPr>
        <w:t>4</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8"/>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6D1D5AD8"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B0E3F">
        <w:t>1</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10B7BD16"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1969B735"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Figure </w:t>
      </w:r>
      <w:r w:rsidR="006255A4" w:rsidRPr="003055F8">
        <w:rPr>
          <w:highlight w:val="red"/>
        </w:rPr>
        <w:t>1</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3EF18BA8"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 xml:space="preserve">-transformed), residuals from regressions of species richness against (e,f) PC1 (Figure </w:t>
      </w:r>
      <w:r w:rsidR="00C9106C" w:rsidRPr="003055F8">
        <w:rPr>
          <w:highlight w:val="red"/>
        </w:rPr>
        <w:t>3</w:t>
      </w:r>
      <w:r w:rsidR="00C9106C">
        <w:t xml:space="preserve">b) and (g,h) the multivariate (MV) model (Figure </w:t>
      </w:r>
      <w:r w:rsidR="00C9106C" w:rsidRPr="003055F8">
        <w:rPr>
          <w:highlight w:val="red"/>
        </w:rPr>
        <w:t>4</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3D2E0E" w14:textId="77777777" w:rsidR="00255C0E" w:rsidRDefault="00255C0E">
      <w:pPr>
        <w:spacing w:after="0"/>
      </w:pPr>
      <w:r>
        <w:separator/>
      </w:r>
    </w:p>
  </w:endnote>
  <w:endnote w:type="continuationSeparator" w:id="0">
    <w:p w14:paraId="6B867DE6" w14:textId="77777777" w:rsidR="00255C0E" w:rsidRDefault="00255C0E">
      <w:pPr>
        <w:spacing w:after="0"/>
      </w:pPr>
      <w:r>
        <w:continuationSeparator/>
      </w:r>
    </w:p>
  </w:endnote>
  <w:endnote w:type="continuationNotice" w:id="1">
    <w:p w14:paraId="7BC06006" w14:textId="77777777" w:rsidR="00255C0E" w:rsidRDefault="00255C0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140150" w14:textId="77777777" w:rsidR="00255C0E" w:rsidRDefault="00255C0E">
      <w:r>
        <w:separator/>
      </w:r>
    </w:p>
  </w:footnote>
  <w:footnote w:type="continuationSeparator" w:id="0">
    <w:p w14:paraId="2EACBC99" w14:textId="77777777" w:rsidR="00255C0E" w:rsidRDefault="00255C0E">
      <w:r>
        <w:continuationSeparator/>
      </w:r>
    </w:p>
  </w:footnote>
  <w:footnote w:type="continuationNotice" w:id="1">
    <w:p w14:paraId="3399AFDE" w14:textId="77777777" w:rsidR="00255C0E" w:rsidRDefault="00255C0E">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5C0E"/>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5F8"/>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45E8AB-73F8-CF43-9B45-85F5200799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8</TotalTime>
  <Pages>22</Pages>
  <Words>25916</Words>
  <Characters>147723</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29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99</cp:revision>
  <cp:lastPrinted>2020-01-06T10:27:00Z</cp:lastPrinted>
  <dcterms:created xsi:type="dcterms:W3CDTF">2019-12-03T09:32:00Z</dcterms:created>
  <dcterms:modified xsi:type="dcterms:W3CDTF">2020-01-10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